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6E3A84">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CHAPTER</w:t>
      </w:r>
      <w:r w:rsidR="00E76350">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70F701D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7717376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0721AD63"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51F77209"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3BFEE62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361283AB"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0B64922C"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4E6E1930"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6D89D656" w:rsidR="005654EF" w:rsidRPr="00E76350" w:rsidRDefault="000D53CF">
      <w:pPr>
        <w:pStyle w:val="TOC1"/>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3BA78469"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65C013F5"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7ABB2016"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72A39561"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6E3A84"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4B2A68FB"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6E3A84">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9DFB84B"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6E3A84"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77777777" w:rsidR="00AB6BBC" w:rsidRP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0 Digital Image Processing. Recognition of pets</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2C8C55C8" w14:textId="4083AEB4" w:rsidR="00654770" w:rsidRPr="00C1077A"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3987579F" w:rsidR="00666AAC" w:rsidRPr="00654770"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w:t>
      </w:r>
      <w:r>
        <w:rPr>
          <w:rFonts w:ascii="Times New Roman" w:eastAsia="Times New Roman" w:hAnsi="Times New Roman" w:cs="Times New Roman"/>
          <w:color w:val="000000"/>
          <w:sz w:val="24"/>
          <w:szCs w:val="24"/>
        </w:rPr>
        <w:lastRenderedPageBreak/>
        <w:t xml:space="preserve">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w:t>
      </w:r>
      <w:r w:rsidR="00D43F23">
        <w:rPr>
          <w:rFonts w:ascii="Times New Roman" w:eastAsia="Times New Roman" w:hAnsi="Times New Roman" w:cs="Times New Roman"/>
          <w:bCs/>
          <w:color w:val="000000"/>
          <w:sz w:val="24"/>
          <w:szCs w:val="24"/>
        </w:rPr>
        <w:t xml:space="preserve">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author suggests a module that will be used to distinguish between different pets before dispensing the food. Each animal is given a tag The RFID module here reads at 125KHz frequency having a range of 15cm. 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w:t>
      </w:r>
      <w:r w:rsidR="00EC08C7">
        <w:rPr>
          <w:rFonts w:ascii="Times New Roman" w:eastAsia="Times New Roman" w:hAnsi="Times New Roman" w:cs="Times New Roman"/>
          <w:bCs/>
          <w:color w:val="000000"/>
          <w:sz w:val="24"/>
          <w:szCs w:val="24"/>
        </w:rPr>
        <w:lastRenderedPageBreak/>
        <w:t xml:space="preserve">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38B8D976"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0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1C158884"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2BACB0BF" w:rsidR="00997003" w:rsidRDefault="00997003"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sidRPr="00997003">
        <w:rPr>
          <w:rFonts w:ascii="Times New Roman" w:eastAsia="Times New Roman" w:hAnsi="Times New Roman" w:cs="Times New Roman"/>
          <w:b/>
          <w:color w:val="000000"/>
          <w:sz w:val="24"/>
          <w:szCs w:val="24"/>
        </w:rPr>
        <w:t xml:space="preserve"> WIRELESS COMMUNICATION</w:t>
      </w:r>
    </w:p>
    <w:p w14:paraId="1B055DEA" w14:textId="542A6B97"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FEEDBACK</w:t>
      </w:r>
    </w:p>
    <w:p w14:paraId="7A6E5007" w14:textId="771655E6"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2EEA6100" w14:textId="525DAF38"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R INTERACTION</w:t>
      </w:r>
    </w:p>
    <w:p w14:paraId="6F17CBC9" w14:textId="67D89BC2"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UCTURE AND SIZE</w:t>
      </w:r>
    </w:p>
    <w:p w14:paraId="7BDC51CA" w14:textId="3F7DBF15" w:rsidR="006E3A84" w:rsidRPr="00997003"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THER DESIGNS</w:t>
      </w:r>
    </w:p>
    <w:p w14:paraId="09EFAA22" w14:textId="77777777" w:rsidR="00997003" w:rsidRPr="00997003" w:rsidRDefault="00997003" w:rsidP="00997003">
      <w:pPr>
        <w:spacing w:after="100" w:afterAutospacing="1" w:line="360" w:lineRule="auto"/>
        <w:jc w:val="both"/>
        <w:rPr>
          <w:rFonts w:ascii="Times New Roman" w:eastAsia="Times New Roman" w:hAnsi="Times New Roman" w:cs="Times New Roman"/>
          <w:bCs/>
          <w:color w:val="000000"/>
          <w:sz w:val="24"/>
          <w:szCs w:val="24"/>
        </w:rPr>
      </w:pPr>
    </w:p>
    <w:p w14:paraId="38B9FB27" w14:textId="1B22C4FA" w:rsidR="00654770" w:rsidRPr="001539A6" w:rsidRDefault="00654770" w:rsidP="007B223F">
      <w:pPr>
        <w:spacing w:after="0" w:line="360" w:lineRule="auto"/>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41"/>
      <w:r w:rsidRPr="00243DB5">
        <w:rPr>
          <w:rFonts w:ascii="Times New Roman" w:eastAsia="Times New Roman" w:hAnsi="Times New Roman" w:cs="Times New Roman"/>
          <w:b/>
          <w:color w:val="000000"/>
          <w:sz w:val="24"/>
          <w:szCs w:val="24"/>
        </w:rPr>
        <w:t>ROLES</w:t>
      </w:r>
      <w:commentRangeEnd w:id="41"/>
      <w:r w:rsidRPr="00243DB5">
        <w:rPr>
          <w:rFonts w:ascii="Times New Roman" w:eastAsia="Times New Roman" w:hAnsi="Times New Roman" w:cs="Times New Roman"/>
          <w:color w:val="000000"/>
          <w:sz w:val="24"/>
          <w:szCs w:val="24"/>
        </w:rPr>
        <w:commentReference w:id="41"/>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1E194D">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1E194D">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1E194D">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1E194D">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1E194D">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1E194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1E194D">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1E194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1E194D">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1E194D">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1E194D">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1E194D">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473C4B"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8"/>
          <w:szCs w:val="28"/>
        </w:rPr>
      </w:pPr>
      <w:bookmarkStart w:id="42" w:name="_Toc467723676"/>
      <w:bookmarkStart w:id="43" w:name="_Toc77058903"/>
      <w:bookmarkStart w:id="44" w:name="_Toc77059117"/>
      <w:bookmarkEnd w:id="40"/>
      <w:r w:rsidRPr="00473C4B">
        <w:rPr>
          <w:rFonts w:ascii="Times New Roman" w:eastAsia="Times New Roman" w:hAnsi="Times New Roman" w:cs="Times New Roman"/>
          <w:b/>
          <w:color w:val="000000"/>
          <w:sz w:val="28"/>
          <w:szCs w:val="28"/>
        </w:rPr>
        <w:lastRenderedPageBreak/>
        <w:t>BUDGET</w:t>
      </w:r>
      <w:bookmarkEnd w:id="42"/>
      <w:bookmarkEnd w:id="43"/>
      <w:bookmarkEnd w:id="44"/>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5" w:name="_Toc77058904"/>
      <w:bookmarkStart w:id="46" w:name="_Toc77059118"/>
      <w:r w:rsidRPr="00243DB5">
        <w:rPr>
          <w:rFonts w:ascii="Times New Roman" w:eastAsia="Times New Roman" w:hAnsi="Times New Roman" w:cs="Times New Roman"/>
          <w:b/>
          <w:color w:val="000000"/>
          <w:sz w:val="24"/>
          <w:szCs w:val="24"/>
        </w:rPr>
        <w:t>(sample)</w:t>
      </w:r>
      <w:bookmarkEnd w:id="45"/>
      <w:bookmarkEnd w:id="46"/>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7" w:name="_Toc467723677"/>
      <w:r w:rsidRPr="00473C4B">
        <w:rPr>
          <w:rFonts w:ascii="Times New Roman" w:eastAsia="Times New Roman" w:hAnsi="Times New Roman" w:cs="Times New Roman"/>
          <w:b/>
          <w:color w:val="000000"/>
          <w:sz w:val="28"/>
          <w:szCs w:val="28"/>
          <w:u w:color="000000"/>
        </w:rPr>
        <w:lastRenderedPageBreak/>
        <w:t>TIME-PLAN</w:t>
      </w:r>
      <w:bookmarkEnd w:id="47"/>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435B0D98" w14:textId="56D0A847" w:rsidR="003631EF" w:rsidRPr="003631EF" w:rsidRDefault="001E545B"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3631EF" w:rsidRPr="003631EF">
        <w:rPr>
          <w:rFonts w:ascii="Times New Roman" w:hAnsi="Times New Roman" w:cs="Times New Roman"/>
          <w:noProof/>
          <w:sz w:val="24"/>
          <w:szCs w:val="24"/>
        </w:rPr>
        <w:t>[1]</w:t>
      </w:r>
      <w:r w:rsidR="003631EF" w:rsidRPr="003631EF">
        <w:rPr>
          <w:rFonts w:ascii="Times New Roman" w:hAnsi="Times New Roman" w:cs="Times New Roman"/>
          <w:noProof/>
          <w:sz w:val="24"/>
          <w:szCs w:val="24"/>
        </w:rPr>
        <w:tab/>
        <w:t xml:space="preserve">H. A. Herzog, “Biology, Culture, and the Origins of Pet-Keeping,” </w:t>
      </w:r>
      <w:r w:rsidR="003631EF" w:rsidRPr="003631EF">
        <w:rPr>
          <w:rFonts w:ascii="Times New Roman" w:hAnsi="Times New Roman" w:cs="Times New Roman"/>
          <w:i/>
          <w:iCs/>
          <w:noProof/>
          <w:sz w:val="24"/>
          <w:szCs w:val="24"/>
        </w:rPr>
        <w:t>Anim. Behav. Cogn.</w:t>
      </w:r>
      <w:r w:rsidR="003631EF" w:rsidRPr="003631EF">
        <w:rPr>
          <w:rFonts w:ascii="Times New Roman" w:hAnsi="Times New Roman" w:cs="Times New Roman"/>
          <w:noProof/>
          <w:sz w:val="24"/>
          <w:szCs w:val="24"/>
        </w:rPr>
        <w:t>, vol. 1, no. 3, p. 296, 2014, doi: 10.12966/abc.08.06.2014.</w:t>
      </w:r>
    </w:p>
    <w:p w14:paraId="172561EE"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2]</w:t>
      </w:r>
      <w:r w:rsidRPr="003631EF">
        <w:rPr>
          <w:rFonts w:ascii="Times New Roman" w:hAnsi="Times New Roman" w:cs="Times New Roman"/>
          <w:noProof/>
          <w:sz w:val="24"/>
          <w:szCs w:val="24"/>
        </w:rPr>
        <w:tab/>
        <w:t xml:space="preserve">J. W. Applebaum, C. W. Peek, and B. A. Zsembik, “Examining U.S. pet ownership using the General Social Survey,” </w:t>
      </w:r>
      <w:r w:rsidRPr="003631EF">
        <w:rPr>
          <w:rFonts w:ascii="Times New Roman" w:hAnsi="Times New Roman" w:cs="Times New Roman"/>
          <w:i/>
          <w:iCs/>
          <w:noProof/>
          <w:sz w:val="24"/>
          <w:szCs w:val="24"/>
        </w:rPr>
        <w:t>Soc. Sci. J.</w:t>
      </w:r>
      <w:r w:rsidRPr="003631EF">
        <w:rPr>
          <w:rFonts w:ascii="Times New Roman" w:hAnsi="Times New Roman" w:cs="Times New Roman"/>
          <w:noProof/>
          <w:sz w:val="24"/>
          <w:szCs w:val="24"/>
        </w:rPr>
        <w:t>, vol. 00, no. 00, pp. 1–10, 2020, doi: 10.1080/03623319.2020.1728507.</w:t>
      </w:r>
    </w:p>
    <w:p w14:paraId="102A958C"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3]</w:t>
      </w:r>
      <w:r w:rsidRPr="003631EF">
        <w:rPr>
          <w:rFonts w:ascii="Times New Roman" w:hAnsi="Times New Roman" w:cs="Times New Roman"/>
          <w:noProof/>
          <w:sz w:val="24"/>
          <w:szCs w:val="24"/>
        </w:rPr>
        <w:tab/>
        <w:t xml:space="preserve">H. Herzog, “The impact of pets on human health and psychological well-being: Fact, fiction, or hypothesis?,” </w:t>
      </w:r>
      <w:r w:rsidRPr="003631EF">
        <w:rPr>
          <w:rFonts w:ascii="Times New Roman" w:hAnsi="Times New Roman" w:cs="Times New Roman"/>
          <w:i/>
          <w:iCs/>
          <w:noProof/>
          <w:sz w:val="24"/>
          <w:szCs w:val="24"/>
        </w:rPr>
        <w:t>Curr. Dir. Psychol. Sci.</w:t>
      </w:r>
      <w:r w:rsidRPr="003631EF">
        <w:rPr>
          <w:rFonts w:ascii="Times New Roman" w:hAnsi="Times New Roman" w:cs="Times New Roman"/>
          <w:noProof/>
          <w:sz w:val="24"/>
          <w:szCs w:val="24"/>
        </w:rPr>
        <w:t>, vol. 20, no. 4, pp. 236–239, 2011, doi: 10.1177/0963721411415220.</w:t>
      </w:r>
    </w:p>
    <w:p w14:paraId="4CB7C42C"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4]</w:t>
      </w:r>
      <w:r w:rsidRPr="003631EF">
        <w:rPr>
          <w:rFonts w:ascii="Times New Roman" w:hAnsi="Times New Roman" w:cs="Times New Roman"/>
          <w:noProof/>
          <w:sz w:val="24"/>
          <w:szCs w:val="24"/>
        </w:rPr>
        <w:tab/>
        <w:t xml:space="preserve">K. Hediger and A. Beetz, “The role of human-animal interactions in education.,” </w:t>
      </w:r>
      <w:r w:rsidRPr="003631EF">
        <w:rPr>
          <w:rFonts w:ascii="Times New Roman" w:hAnsi="Times New Roman" w:cs="Times New Roman"/>
          <w:i/>
          <w:iCs/>
          <w:noProof/>
          <w:sz w:val="24"/>
          <w:szCs w:val="24"/>
        </w:rPr>
        <w:t>One Heal. theory Pract. Integr. Heal. approaches</w:t>
      </w:r>
      <w:r w:rsidRPr="003631EF">
        <w:rPr>
          <w:rFonts w:ascii="Times New Roman" w:hAnsi="Times New Roman" w:cs="Times New Roman"/>
          <w:noProof/>
          <w:sz w:val="24"/>
          <w:szCs w:val="24"/>
        </w:rPr>
        <w:t>, pp. 73–84, 2015, doi: 10.1079/9781780643410.0073.</w:t>
      </w:r>
    </w:p>
    <w:p w14:paraId="40ED9B2F"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5]</w:t>
      </w:r>
      <w:r w:rsidRPr="003631EF">
        <w:rPr>
          <w:rFonts w:ascii="Times New Roman" w:hAnsi="Times New Roman" w:cs="Times New Roman"/>
          <w:noProof/>
          <w:sz w:val="24"/>
          <w:szCs w:val="24"/>
        </w:rPr>
        <w:tab/>
        <w:t xml:space="preserve">J. A. Serpell and E. S. Paul, “Pets in the Family: An Evolutionary Perspective,” </w:t>
      </w:r>
      <w:r w:rsidRPr="003631EF">
        <w:rPr>
          <w:rFonts w:ascii="Times New Roman" w:hAnsi="Times New Roman" w:cs="Times New Roman"/>
          <w:i/>
          <w:iCs/>
          <w:noProof/>
          <w:sz w:val="24"/>
          <w:szCs w:val="24"/>
        </w:rPr>
        <w:t>Oxford Handb. Evol. Fam. Psychol.</w:t>
      </w:r>
      <w:r w:rsidRPr="003631EF">
        <w:rPr>
          <w:rFonts w:ascii="Times New Roman" w:hAnsi="Times New Roman" w:cs="Times New Roman"/>
          <w:noProof/>
          <w:sz w:val="24"/>
          <w:szCs w:val="24"/>
        </w:rPr>
        <w:t>, pp. 297–309, 2012, doi: 10.1093/oxfordhb/9780195396690.013.0017.</w:t>
      </w:r>
    </w:p>
    <w:p w14:paraId="766733AF"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6]</w:t>
      </w:r>
      <w:r w:rsidRPr="003631EF">
        <w:rPr>
          <w:rFonts w:ascii="Times New Roman" w:hAnsi="Times New Roman" w:cs="Times New Roman"/>
          <w:noProof/>
          <w:sz w:val="24"/>
          <w:szCs w:val="24"/>
        </w:rPr>
        <w:tab/>
        <w:t xml:space="preserve">J. W. S. Bradshaw and E. S. Paul, “Could empathy for animals have been an adaptation in the evolution of Homo?,” </w:t>
      </w:r>
      <w:r w:rsidRPr="003631EF">
        <w:rPr>
          <w:rFonts w:ascii="Times New Roman" w:hAnsi="Times New Roman" w:cs="Times New Roman"/>
          <w:i/>
          <w:iCs/>
          <w:noProof/>
          <w:sz w:val="24"/>
          <w:szCs w:val="24"/>
        </w:rPr>
        <w:t>Anim. Welf.</w:t>
      </w:r>
      <w:r w:rsidRPr="003631EF">
        <w:rPr>
          <w:rFonts w:ascii="Times New Roman" w:hAnsi="Times New Roman" w:cs="Times New Roman"/>
          <w:noProof/>
          <w:sz w:val="24"/>
          <w:szCs w:val="24"/>
        </w:rPr>
        <w:t>, vol. 19, no. SUPPL. 1, pp. 107–112, 2010.</w:t>
      </w:r>
    </w:p>
    <w:p w14:paraId="7036CA11"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7]</w:t>
      </w:r>
      <w:r w:rsidRPr="003631EF">
        <w:rPr>
          <w:rFonts w:ascii="Times New Roman" w:hAnsi="Times New Roman" w:cs="Times New Roman"/>
          <w:noProof/>
          <w:sz w:val="24"/>
          <w:szCs w:val="24"/>
        </w:rPr>
        <w:tab/>
        <w:t xml:space="preserve">N. Epley, A. Waytz, S. Akalis, and J. T. Cacioppo, “When we need a human: Motivational determinants of anthropomorphism,” </w:t>
      </w:r>
      <w:r w:rsidRPr="003631EF">
        <w:rPr>
          <w:rFonts w:ascii="Times New Roman" w:hAnsi="Times New Roman" w:cs="Times New Roman"/>
          <w:i/>
          <w:iCs/>
          <w:noProof/>
          <w:sz w:val="24"/>
          <w:szCs w:val="24"/>
        </w:rPr>
        <w:t>Soc. Cogn.</w:t>
      </w:r>
      <w:r w:rsidRPr="003631EF">
        <w:rPr>
          <w:rFonts w:ascii="Times New Roman" w:hAnsi="Times New Roman" w:cs="Times New Roman"/>
          <w:noProof/>
          <w:sz w:val="24"/>
          <w:szCs w:val="24"/>
        </w:rPr>
        <w:t>, vol. 26, no. 2, pp. 143–155, 2008, doi: 10.1521/soco.2008.26.2.143.</w:t>
      </w:r>
    </w:p>
    <w:p w14:paraId="00F2D402"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8]</w:t>
      </w:r>
      <w:r w:rsidRPr="003631EF">
        <w:rPr>
          <w:rFonts w:ascii="Times New Roman" w:hAnsi="Times New Roman" w:cs="Times New Roman"/>
          <w:noProof/>
          <w:sz w:val="24"/>
          <w:szCs w:val="24"/>
        </w:rPr>
        <w:tab/>
        <w:t xml:space="preserve">B. E. Leslie, A. H. Meek, G. F. Kawash, and D. B. McKeown, “An epidemiological investigation of pet ownership in Ontario.,” </w:t>
      </w:r>
      <w:r w:rsidRPr="003631EF">
        <w:rPr>
          <w:rFonts w:ascii="Times New Roman" w:hAnsi="Times New Roman" w:cs="Times New Roman"/>
          <w:i/>
          <w:iCs/>
          <w:noProof/>
          <w:sz w:val="24"/>
          <w:szCs w:val="24"/>
        </w:rPr>
        <w:t>Can. Vet. J.</w:t>
      </w:r>
      <w:r w:rsidRPr="003631EF">
        <w:rPr>
          <w:rFonts w:ascii="Times New Roman" w:hAnsi="Times New Roman" w:cs="Times New Roman"/>
          <w:noProof/>
          <w:sz w:val="24"/>
          <w:szCs w:val="24"/>
        </w:rPr>
        <w:t>, vol. 35, no. 4, pp. 218–222, 1994.</w:t>
      </w:r>
    </w:p>
    <w:p w14:paraId="7EBBFE81"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9]</w:t>
      </w:r>
      <w:r w:rsidRPr="003631EF">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3631EF">
        <w:rPr>
          <w:rFonts w:ascii="Times New Roman" w:hAnsi="Times New Roman" w:cs="Times New Roman"/>
          <w:i/>
          <w:iCs/>
          <w:noProof/>
          <w:sz w:val="24"/>
          <w:szCs w:val="24"/>
        </w:rPr>
        <w:t>Br. Med. J.</w:t>
      </w:r>
      <w:r w:rsidRPr="003631EF">
        <w:rPr>
          <w:rFonts w:ascii="Times New Roman" w:hAnsi="Times New Roman" w:cs="Times New Roman"/>
          <w:noProof/>
          <w:sz w:val="24"/>
          <w:szCs w:val="24"/>
        </w:rPr>
        <w:t>, vol. 331, no. 7527, pp. 1252–1254, 2005, doi: 10.1136/bmj.331.7527.1252.</w:t>
      </w:r>
    </w:p>
    <w:p w14:paraId="0D1F9A65"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10]</w:t>
      </w:r>
      <w:r w:rsidRPr="003631EF">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3631EF">
        <w:rPr>
          <w:rFonts w:ascii="Times New Roman" w:hAnsi="Times New Roman" w:cs="Times New Roman"/>
          <w:i/>
          <w:iCs/>
          <w:noProof/>
          <w:sz w:val="24"/>
          <w:szCs w:val="24"/>
        </w:rPr>
        <w:t>Vet. Rec.</w:t>
      </w:r>
      <w:r w:rsidRPr="003631EF">
        <w:rPr>
          <w:rFonts w:ascii="Times New Roman" w:hAnsi="Times New Roman" w:cs="Times New Roman"/>
          <w:noProof/>
          <w:sz w:val="24"/>
          <w:szCs w:val="24"/>
        </w:rPr>
        <w:t>, vol. 186, no. 19, pp. 1–9, 2020, doi: 10.1136/vr.105828.</w:t>
      </w:r>
    </w:p>
    <w:p w14:paraId="1072D98E"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11]</w:t>
      </w:r>
      <w:r w:rsidRPr="003631EF">
        <w:rPr>
          <w:rFonts w:ascii="Times New Roman" w:hAnsi="Times New Roman" w:cs="Times New Roman"/>
          <w:noProof/>
          <w:sz w:val="24"/>
          <w:szCs w:val="24"/>
        </w:rPr>
        <w:tab/>
        <w:t>F. Ling, “PHONE CONTROLLED By,” no. 5, 2016.</w:t>
      </w:r>
    </w:p>
    <w:p w14:paraId="2110CD4B"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12]</w:t>
      </w:r>
      <w:r w:rsidRPr="003631EF">
        <w:rPr>
          <w:rFonts w:ascii="Times New Roman" w:hAnsi="Times New Roman" w:cs="Times New Roman"/>
          <w:noProof/>
          <w:sz w:val="24"/>
          <w:szCs w:val="24"/>
        </w:rPr>
        <w:tab/>
        <w:t xml:space="preserve">S. Ahuja and P. Potti, “An Introduction to RFID Technology,” </w:t>
      </w:r>
      <w:r w:rsidRPr="003631EF">
        <w:rPr>
          <w:rFonts w:ascii="Times New Roman" w:hAnsi="Times New Roman" w:cs="Times New Roman"/>
          <w:i/>
          <w:iCs/>
          <w:noProof/>
          <w:sz w:val="24"/>
          <w:szCs w:val="24"/>
        </w:rPr>
        <w:t>Commun. Netw.</w:t>
      </w:r>
      <w:r w:rsidRPr="003631EF">
        <w:rPr>
          <w:rFonts w:ascii="Times New Roman" w:hAnsi="Times New Roman" w:cs="Times New Roman"/>
          <w:noProof/>
          <w:sz w:val="24"/>
          <w:szCs w:val="24"/>
        </w:rPr>
        <w:t>, vol. 02, no. 03, pp. 183–186, 2010, doi: 10.4236/cn.2010.23026.</w:t>
      </w:r>
    </w:p>
    <w:p w14:paraId="1CA06C46"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13]</w:t>
      </w:r>
      <w:r w:rsidRPr="003631EF">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3631EF">
        <w:rPr>
          <w:rFonts w:ascii="Times New Roman" w:hAnsi="Times New Roman" w:cs="Times New Roman"/>
          <w:i/>
          <w:iCs/>
          <w:noProof/>
          <w:sz w:val="24"/>
          <w:szCs w:val="24"/>
        </w:rPr>
        <w:t>Int. J. Eng. Res.</w:t>
      </w:r>
      <w:r w:rsidRPr="003631EF">
        <w:rPr>
          <w:rFonts w:ascii="Times New Roman" w:hAnsi="Times New Roman" w:cs="Times New Roman"/>
          <w:noProof/>
          <w:sz w:val="24"/>
          <w:szCs w:val="24"/>
        </w:rPr>
        <w:t>, vol. V9, no. 05, pp. 588–593, 2020, doi: 10.17577/ijertv9is050513.</w:t>
      </w:r>
    </w:p>
    <w:p w14:paraId="51666B7B"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szCs w:val="24"/>
        </w:rPr>
      </w:pPr>
      <w:r w:rsidRPr="003631EF">
        <w:rPr>
          <w:rFonts w:ascii="Times New Roman" w:hAnsi="Times New Roman" w:cs="Times New Roman"/>
          <w:noProof/>
          <w:sz w:val="24"/>
          <w:szCs w:val="24"/>
        </w:rPr>
        <w:t>[14]</w:t>
      </w:r>
      <w:r w:rsidRPr="003631EF">
        <w:rPr>
          <w:rFonts w:ascii="Times New Roman" w:hAnsi="Times New Roman" w:cs="Times New Roman"/>
          <w:noProof/>
          <w:sz w:val="24"/>
          <w:szCs w:val="24"/>
        </w:rPr>
        <w:tab/>
        <w:t>M. Malik, “A REVIEW ON DIGITAL IMAGE PROCESSING Required Segmented Data as System,” no. 4, pp. 53–56, 2020.</w:t>
      </w:r>
    </w:p>
    <w:p w14:paraId="61363469" w14:textId="77777777" w:rsidR="003631EF" w:rsidRPr="003631EF" w:rsidRDefault="003631EF" w:rsidP="003631EF">
      <w:pPr>
        <w:widowControl w:val="0"/>
        <w:autoSpaceDE w:val="0"/>
        <w:autoSpaceDN w:val="0"/>
        <w:adjustRightInd w:val="0"/>
        <w:spacing w:line="240" w:lineRule="auto"/>
        <w:ind w:left="640" w:hanging="640"/>
        <w:rPr>
          <w:rFonts w:ascii="Times New Roman" w:hAnsi="Times New Roman" w:cs="Times New Roman"/>
          <w:noProof/>
          <w:sz w:val="24"/>
        </w:rPr>
      </w:pPr>
      <w:r w:rsidRPr="003631EF">
        <w:rPr>
          <w:rFonts w:ascii="Times New Roman" w:hAnsi="Times New Roman" w:cs="Times New Roman"/>
          <w:noProof/>
          <w:sz w:val="24"/>
          <w:szCs w:val="24"/>
        </w:rPr>
        <w:t>[15]</w:t>
      </w:r>
      <w:r w:rsidRPr="003631EF">
        <w:rPr>
          <w:rFonts w:ascii="Times New Roman" w:hAnsi="Times New Roman" w:cs="Times New Roman"/>
          <w:noProof/>
          <w:sz w:val="24"/>
          <w:szCs w:val="24"/>
        </w:rPr>
        <w:tab/>
        <w:t xml:space="preserve">B. B. Traore, B. Kamsu-Foguem, and F. Tangara, “Deep convolution neural network for image recognition,” </w:t>
      </w:r>
      <w:r w:rsidRPr="003631EF">
        <w:rPr>
          <w:rFonts w:ascii="Times New Roman" w:hAnsi="Times New Roman" w:cs="Times New Roman"/>
          <w:i/>
          <w:iCs/>
          <w:noProof/>
          <w:sz w:val="24"/>
          <w:szCs w:val="24"/>
        </w:rPr>
        <w:t>Ecol. Inform.</w:t>
      </w:r>
      <w:r w:rsidRPr="003631EF">
        <w:rPr>
          <w:rFonts w:ascii="Times New Roman" w:hAnsi="Times New Roman" w:cs="Times New Roman"/>
          <w:noProof/>
          <w:sz w:val="24"/>
          <w:szCs w:val="24"/>
        </w:rPr>
        <w:t>, vol. 48, pp. 257–268, 2018, doi: 10.1016/j.ecoinf.2018.10.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41"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9"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7D70"/>
    <w:rsid w:val="00093B5D"/>
    <w:rsid w:val="000B4D5A"/>
    <w:rsid w:val="000D25E5"/>
    <w:rsid w:val="000D46D8"/>
    <w:rsid w:val="000D53CF"/>
    <w:rsid w:val="000E0C2C"/>
    <w:rsid w:val="000E19FD"/>
    <w:rsid w:val="000E2785"/>
    <w:rsid w:val="00100C05"/>
    <w:rsid w:val="00116FC8"/>
    <w:rsid w:val="00150408"/>
    <w:rsid w:val="001539A6"/>
    <w:rsid w:val="00184939"/>
    <w:rsid w:val="00190D4E"/>
    <w:rsid w:val="001C6E6B"/>
    <w:rsid w:val="001E194D"/>
    <w:rsid w:val="001E2195"/>
    <w:rsid w:val="001E545B"/>
    <w:rsid w:val="001E5A70"/>
    <w:rsid w:val="001F308D"/>
    <w:rsid w:val="001F4FDF"/>
    <w:rsid w:val="00212D62"/>
    <w:rsid w:val="00214E18"/>
    <w:rsid w:val="002425C3"/>
    <w:rsid w:val="00243DB5"/>
    <w:rsid w:val="00271DA0"/>
    <w:rsid w:val="00292F00"/>
    <w:rsid w:val="002A616C"/>
    <w:rsid w:val="002C553B"/>
    <w:rsid w:val="002F0BF9"/>
    <w:rsid w:val="002F18EE"/>
    <w:rsid w:val="003028B3"/>
    <w:rsid w:val="003028BD"/>
    <w:rsid w:val="0031069E"/>
    <w:rsid w:val="00310B63"/>
    <w:rsid w:val="0031603B"/>
    <w:rsid w:val="003227B3"/>
    <w:rsid w:val="003308BF"/>
    <w:rsid w:val="00346DEC"/>
    <w:rsid w:val="003505CE"/>
    <w:rsid w:val="003631EF"/>
    <w:rsid w:val="003659A4"/>
    <w:rsid w:val="003749E1"/>
    <w:rsid w:val="00381C29"/>
    <w:rsid w:val="00396F64"/>
    <w:rsid w:val="003A78BF"/>
    <w:rsid w:val="003C5772"/>
    <w:rsid w:val="003C74F7"/>
    <w:rsid w:val="0040647D"/>
    <w:rsid w:val="004073F0"/>
    <w:rsid w:val="00414A4B"/>
    <w:rsid w:val="00452FD3"/>
    <w:rsid w:val="00467C1E"/>
    <w:rsid w:val="00473C4B"/>
    <w:rsid w:val="00481D49"/>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B7792"/>
    <w:rsid w:val="005E0A20"/>
    <w:rsid w:val="005E7ACF"/>
    <w:rsid w:val="005F50D2"/>
    <w:rsid w:val="00604B82"/>
    <w:rsid w:val="006104D1"/>
    <w:rsid w:val="006138AB"/>
    <w:rsid w:val="006168E3"/>
    <w:rsid w:val="00617AAA"/>
    <w:rsid w:val="006244AC"/>
    <w:rsid w:val="0063688F"/>
    <w:rsid w:val="00641972"/>
    <w:rsid w:val="006475E3"/>
    <w:rsid w:val="00654770"/>
    <w:rsid w:val="006617DD"/>
    <w:rsid w:val="00666AAC"/>
    <w:rsid w:val="00671BC3"/>
    <w:rsid w:val="00693854"/>
    <w:rsid w:val="006B2E87"/>
    <w:rsid w:val="006C2E16"/>
    <w:rsid w:val="006C4BDD"/>
    <w:rsid w:val="006D0487"/>
    <w:rsid w:val="006D2FBA"/>
    <w:rsid w:val="006E3A84"/>
    <w:rsid w:val="006F5CF5"/>
    <w:rsid w:val="007013F5"/>
    <w:rsid w:val="007052AD"/>
    <w:rsid w:val="007129D8"/>
    <w:rsid w:val="007229EB"/>
    <w:rsid w:val="00722A06"/>
    <w:rsid w:val="00722F51"/>
    <w:rsid w:val="007329AF"/>
    <w:rsid w:val="00741B0D"/>
    <w:rsid w:val="00755B50"/>
    <w:rsid w:val="00762FEA"/>
    <w:rsid w:val="00765918"/>
    <w:rsid w:val="007663B0"/>
    <w:rsid w:val="00771046"/>
    <w:rsid w:val="0077553F"/>
    <w:rsid w:val="007874BF"/>
    <w:rsid w:val="007B223F"/>
    <w:rsid w:val="007C767A"/>
    <w:rsid w:val="007D6428"/>
    <w:rsid w:val="007E22B0"/>
    <w:rsid w:val="008019AF"/>
    <w:rsid w:val="0081234E"/>
    <w:rsid w:val="008126D7"/>
    <w:rsid w:val="00815177"/>
    <w:rsid w:val="008234F4"/>
    <w:rsid w:val="00840D61"/>
    <w:rsid w:val="00842817"/>
    <w:rsid w:val="008671DC"/>
    <w:rsid w:val="00875ACB"/>
    <w:rsid w:val="00880795"/>
    <w:rsid w:val="00891F09"/>
    <w:rsid w:val="00894972"/>
    <w:rsid w:val="008A21E7"/>
    <w:rsid w:val="008C31DE"/>
    <w:rsid w:val="008C3CB5"/>
    <w:rsid w:val="008D5A04"/>
    <w:rsid w:val="008F3629"/>
    <w:rsid w:val="00927C1B"/>
    <w:rsid w:val="0093037F"/>
    <w:rsid w:val="00930C4F"/>
    <w:rsid w:val="0093177E"/>
    <w:rsid w:val="009632EC"/>
    <w:rsid w:val="00974D4E"/>
    <w:rsid w:val="00976266"/>
    <w:rsid w:val="00976BD1"/>
    <w:rsid w:val="00977AC3"/>
    <w:rsid w:val="009876B3"/>
    <w:rsid w:val="00993FB9"/>
    <w:rsid w:val="00997003"/>
    <w:rsid w:val="009A5B99"/>
    <w:rsid w:val="009D09F5"/>
    <w:rsid w:val="00A150BF"/>
    <w:rsid w:val="00A26C21"/>
    <w:rsid w:val="00A433FD"/>
    <w:rsid w:val="00A43740"/>
    <w:rsid w:val="00A47408"/>
    <w:rsid w:val="00A55970"/>
    <w:rsid w:val="00A87B6F"/>
    <w:rsid w:val="00A925E5"/>
    <w:rsid w:val="00AA3BB6"/>
    <w:rsid w:val="00AB6BBC"/>
    <w:rsid w:val="00AC164E"/>
    <w:rsid w:val="00AD549A"/>
    <w:rsid w:val="00AF223F"/>
    <w:rsid w:val="00AF433A"/>
    <w:rsid w:val="00AF5178"/>
    <w:rsid w:val="00B11F02"/>
    <w:rsid w:val="00B310CF"/>
    <w:rsid w:val="00B571E3"/>
    <w:rsid w:val="00B7072E"/>
    <w:rsid w:val="00B768C7"/>
    <w:rsid w:val="00BA50E5"/>
    <w:rsid w:val="00BB7751"/>
    <w:rsid w:val="00C075C4"/>
    <w:rsid w:val="00C1077A"/>
    <w:rsid w:val="00C233F7"/>
    <w:rsid w:val="00C267BE"/>
    <w:rsid w:val="00C51E1F"/>
    <w:rsid w:val="00C60C81"/>
    <w:rsid w:val="00C677CC"/>
    <w:rsid w:val="00C75A89"/>
    <w:rsid w:val="00C77931"/>
    <w:rsid w:val="00C81AD9"/>
    <w:rsid w:val="00C93E44"/>
    <w:rsid w:val="00CA1CAB"/>
    <w:rsid w:val="00CA2BC5"/>
    <w:rsid w:val="00CA38F9"/>
    <w:rsid w:val="00CA7C8C"/>
    <w:rsid w:val="00CB37AB"/>
    <w:rsid w:val="00CC0A36"/>
    <w:rsid w:val="00CC408A"/>
    <w:rsid w:val="00CD4FDF"/>
    <w:rsid w:val="00D04DE8"/>
    <w:rsid w:val="00D147CB"/>
    <w:rsid w:val="00D17D4B"/>
    <w:rsid w:val="00D23182"/>
    <w:rsid w:val="00D36EB9"/>
    <w:rsid w:val="00D43F23"/>
    <w:rsid w:val="00D46CB8"/>
    <w:rsid w:val="00D71E37"/>
    <w:rsid w:val="00D73779"/>
    <w:rsid w:val="00D92678"/>
    <w:rsid w:val="00DA0FB0"/>
    <w:rsid w:val="00DA3C8B"/>
    <w:rsid w:val="00DA5D3E"/>
    <w:rsid w:val="00DC6430"/>
    <w:rsid w:val="00DD16FA"/>
    <w:rsid w:val="00DD2097"/>
    <w:rsid w:val="00DD3C97"/>
    <w:rsid w:val="00DE073C"/>
    <w:rsid w:val="00DE4E00"/>
    <w:rsid w:val="00DF0D80"/>
    <w:rsid w:val="00E10E85"/>
    <w:rsid w:val="00E1607E"/>
    <w:rsid w:val="00E332BE"/>
    <w:rsid w:val="00E3518C"/>
    <w:rsid w:val="00E40BA3"/>
    <w:rsid w:val="00E60901"/>
    <w:rsid w:val="00E674C8"/>
    <w:rsid w:val="00E76350"/>
    <w:rsid w:val="00EC08C7"/>
    <w:rsid w:val="00EE6469"/>
    <w:rsid w:val="00EF0DA6"/>
    <w:rsid w:val="00F52B22"/>
    <w:rsid w:val="00F77766"/>
    <w:rsid w:val="00F77993"/>
    <w:rsid w:val="00F86EAF"/>
    <w:rsid w:val="00FA1475"/>
    <w:rsid w:val="00FA39B5"/>
    <w:rsid w:val="00FC33DA"/>
    <w:rsid w:val="00FC5EBF"/>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6.xml"/><Relationship Id="rId10" Type="http://schemas.microsoft.com/office/2011/relationships/commentsExtended" Target="commentsExtended.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6</TotalTime>
  <Pages>22</Pages>
  <Words>8095</Words>
  <Characters>4614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4</cp:revision>
  <dcterms:created xsi:type="dcterms:W3CDTF">2021-07-12T02:14:00Z</dcterms:created>
  <dcterms:modified xsi:type="dcterms:W3CDTF">2021-07-27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